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iCs w:val="0"/>
        </w:rPr>
        <w:t>playlists</w:t>
      </w:r>
      <w:proofErr w:type="gramEnd"/>
      <w:r w:rsidR="007D5138">
        <w:t>.</w:t>
      </w:r>
      <w:r w:rsidR="008270E3">
        <w:t xml:space="preserve"> A partir desse estudo, é gerado </w:t>
      </w:r>
      <w:proofErr w:type="gramStart"/>
      <w:r w:rsidR="008270E3" w:rsidRPr="008270E3">
        <w:rPr>
          <w:i/>
          <w:iCs w:val="0"/>
        </w:rPr>
        <w:t>playlists</w:t>
      </w:r>
      <w:proofErr w:type="gramEnd"/>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iCs w:val="0"/>
        </w:rPr>
        <w:t>playlist</w:t>
      </w:r>
      <w:proofErr w:type="gramEnd"/>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proofErr w:type="gramStart"/>
      <w:r w:rsidR="00817AC2" w:rsidRPr="00817AC2">
        <w:rPr>
          <w:i/>
          <w:iCs w:val="0"/>
        </w:rPr>
        <w:t>playlists</w:t>
      </w:r>
      <w:proofErr w:type="gramEnd"/>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F40AF8">
        <w:rPr>
          <w:i/>
          <w:iCs w:val="0"/>
        </w:rPr>
        <w:t>machine</w:t>
      </w:r>
      <w:proofErr w:type="spellEnd"/>
      <w:r w:rsidR="00353413" w:rsidRPr="00F40AF8">
        <w:rPr>
          <w:i/>
          <w:iCs w:val="0"/>
        </w:rPr>
        <w:t xml:space="preserve"> </w:t>
      </w:r>
      <w:proofErr w:type="spellStart"/>
      <w:r w:rsidR="00353413" w:rsidRPr="00F40AF8">
        <w:rPr>
          <w:i/>
          <w:iCs w:val="0"/>
        </w:rPr>
        <w:t>learning</w:t>
      </w:r>
      <w:proofErr w:type="spellEnd"/>
      <w:r>
        <w:t xml:space="preserve"> como:</w:t>
      </w:r>
      <w:r w:rsidRPr="00516903">
        <w:t xml:space="preserve"> </w:t>
      </w:r>
      <w:proofErr w:type="spellStart"/>
      <w:r w:rsidRPr="00890C98">
        <w:rPr>
          <w:i/>
          <w:iCs w:val="0"/>
        </w:rPr>
        <w:t>Logistic</w:t>
      </w:r>
      <w:proofErr w:type="spellEnd"/>
      <w:r w:rsidRPr="00890C98">
        <w:rPr>
          <w:i/>
          <w:iCs w:val="0"/>
        </w:rPr>
        <w:t xml:space="preserve"> </w:t>
      </w:r>
      <w:proofErr w:type="spellStart"/>
      <w:r w:rsidRPr="00890C98">
        <w:rPr>
          <w:i/>
          <w:iCs w:val="0"/>
        </w:rPr>
        <w:t>Regression</w:t>
      </w:r>
      <w:proofErr w:type="spellEnd"/>
      <w:r>
        <w:t xml:space="preserve">, </w:t>
      </w:r>
      <w:proofErr w:type="spellStart"/>
      <w:r w:rsidRPr="00CC6DE7">
        <w:rPr>
          <w:i/>
          <w:iCs w:val="0"/>
        </w:rPr>
        <w:t>both</w:t>
      </w:r>
      <w:proofErr w:type="spellEnd"/>
      <w:r w:rsidRPr="00CC6DE7">
        <w:rPr>
          <w:i/>
          <w:iCs w:val="0"/>
        </w:rPr>
        <w:t xml:space="preserve"> </w:t>
      </w:r>
      <w:proofErr w:type="spellStart"/>
      <w:r w:rsidRPr="00CC6DE7">
        <w:rPr>
          <w:i/>
          <w:iCs w:val="0"/>
        </w:rPr>
        <w:t>fuzzy</w:t>
      </w:r>
      <w:proofErr w:type="spellEnd"/>
      <w:r>
        <w:t xml:space="preserve"> e </w:t>
      </w:r>
      <w:r w:rsidRPr="00CC6DE7">
        <w:rPr>
          <w:i/>
          <w:iCs w:val="0"/>
        </w:rPr>
        <w:t xml:space="preserve">hard </w:t>
      </w:r>
      <w:proofErr w:type="spellStart"/>
      <w:r w:rsidRPr="00CC6DE7">
        <w:rPr>
          <w:i/>
          <w:iCs w:val="0"/>
        </w:rPr>
        <w:t>Clustering</w:t>
      </w:r>
      <w:proofErr w:type="spellEnd"/>
      <w:r>
        <w:t xml:space="preserve">, mas os melhores resultados foram obtidos utilizando o </w:t>
      </w:r>
      <w:proofErr w:type="spellStart"/>
      <w:r w:rsidRPr="00E1223E">
        <w:rPr>
          <w:i/>
          <w:iCs w:val="0"/>
        </w:rPr>
        <w:t>Random</w:t>
      </w:r>
      <w:proofErr w:type="spellEnd"/>
      <w:r w:rsidRPr="00E1223E">
        <w:rPr>
          <w:i/>
          <w:iCs w:val="0"/>
        </w:rPr>
        <w:t xml:space="preserve"> Forest </w:t>
      </w:r>
      <w:proofErr w:type="spellStart"/>
      <w:r w:rsidRPr="00E1223E">
        <w:rPr>
          <w:i/>
          <w:iCs w:val="0"/>
        </w:rPr>
        <w:t>classifier</w:t>
      </w:r>
      <w:proofErr w:type="spellEnd"/>
      <w:r w:rsidRPr="00516903">
        <w:t xml:space="preserve"> (</w:t>
      </w:r>
      <w:r w:rsidR="00650FE9">
        <w:t>utilizando a implementação do</w:t>
      </w:r>
      <w:r w:rsidRPr="00516903">
        <w:t xml:space="preserve"> </w:t>
      </w:r>
      <w:proofErr w:type="spellStart"/>
      <w:r w:rsidRPr="00650FE9">
        <w:rPr>
          <w:i/>
          <w:iCs w:val="0"/>
        </w:rPr>
        <w:t>sklearn</w:t>
      </w:r>
      <w:proofErr w:type="spellEnd"/>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proofErr w:type="gramStart"/>
      <w:r w:rsidR="006D21C9" w:rsidRPr="00F0433D">
        <w:rPr>
          <w:i/>
          <w:iCs w:val="0"/>
        </w:rPr>
        <w:t>playlists</w:t>
      </w:r>
      <w:proofErr w:type="gramEnd"/>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proofErr w:type="gramStart"/>
      <w:r w:rsidR="00DD58AC" w:rsidRPr="00A955F9">
        <w:rPr>
          <w:i/>
          <w:iCs w:val="0"/>
        </w:rPr>
        <w:t>playlists</w:t>
      </w:r>
      <w:proofErr w:type="gramEnd"/>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iCs w:val="0"/>
        </w:rPr>
        <w:t>playlists</w:t>
      </w:r>
      <w:proofErr w:type="gramEnd"/>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t xml:space="preserve">Para validar as recomendações do sistema, foi realizado uma comparação com o RecSys do Spotify (SPTF) e o criado no artigo revisado (AIR). Nessa comparação foi pedido ao usuário para avaliar as duas </w:t>
      </w:r>
      <w:proofErr w:type="gramStart"/>
      <w:r w:rsidRPr="0064219B">
        <w:rPr>
          <w:i/>
          <w:iCs w:val="0"/>
        </w:rPr>
        <w:t>playlists</w:t>
      </w:r>
      <w:proofErr w:type="gramEnd"/>
      <w:r>
        <w:t xml:space="preserve"> geradas pelos sistemas. As </w:t>
      </w:r>
      <w:proofErr w:type="gramStart"/>
      <w:r w:rsidRPr="007C0B4D">
        <w:rPr>
          <w:i/>
          <w:iCs w:val="0"/>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iCs w:val="0"/>
        </w:rPr>
        <w:t>playlist</w:t>
      </w:r>
      <w:proofErr w:type="gramEnd"/>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xml:space="preserve">- </w:t>
      </w:r>
      <w:proofErr w:type="gramStart"/>
      <w:r w:rsidR="000A3B00">
        <w:t>falar</w:t>
      </w:r>
      <w:proofErr w:type="gramEnd"/>
      <w:r w:rsidR="000A3B00">
        <w:t xml:space="preserve"> sobre 2 questões de pesquisa</w:t>
      </w:r>
    </w:p>
    <w:p w14:paraId="2F8F550C" w14:textId="13375CEA" w:rsidR="002657F3" w:rsidRPr="00E4071D" w:rsidRDefault="002657F3" w:rsidP="00B550F0">
      <w:r>
        <w:tab/>
        <w:t xml:space="preserve">- </w:t>
      </w:r>
      <w:proofErr w:type="gramStart"/>
      <w:r>
        <w:t>parece</w:t>
      </w:r>
      <w:proofErr w:type="gramEnd"/>
      <w:r>
        <w:t xml:space="preserve"> que usaram os sensores “crus”, poderíamos utilizar algo como: </w:t>
      </w:r>
      <w:r w:rsidR="001262BA">
        <w:t>está</w:t>
      </w:r>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1ABBA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seguintes questões:</w:t>
      </w:r>
    </w:p>
    <w:p w14:paraId="1E1D35A7" w14:textId="3B2E08D7" w:rsidR="003339D8" w:rsidRDefault="003339D8" w:rsidP="00324E6A">
      <w:pPr>
        <w:pStyle w:val="PargrafodaLista"/>
        <w:numPr>
          <w:ilvl w:val="0"/>
          <w:numId w:val="39"/>
        </w:numPr>
      </w:pPr>
      <w:r w:rsidRPr="003339D8">
        <w:t xml:space="preserve">Em que medida podemos prever a música que um usuário prefere ouvir em diferentes contextos de atividade (ou seja, uso de música) </w:t>
      </w:r>
      <w:r w:rsidR="00C65639">
        <w:t>d</w:t>
      </w:r>
      <w:r w:rsidR="005C49A3" w:rsidRPr="003339D8">
        <w:t>a realidade</w:t>
      </w:r>
      <w:r w:rsidRPr="003339D8">
        <w:t>?</w:t>
      </w:r>
    </w:p>
    <w:p w14:paraId="14F2F57E" w14:textId="755E6A65" w:rsidR="005C49A3" w:rsidRDefault="00C65639" w:rsidP="00324E6A">
      <w:pPr>
        <w:pStyle w:val="PargrafodaLista"/>
        <w:numPr>
          <w:ilvl w:val="0"/>
          <w:numId w:val="39"/>
        </w:numPr>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20B7EFB9" w14:textId="6E62566E" w:rsidR="003339D8" w:rsidRDefault="003534C8" w:rsidP="00324E6A">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5DB71BE3" w14:textId="77777777" w:rsidR="00B87B98" w:rsidRDefault="00B87B98" w:rsidP="00B87B98">
      <w:pPr>
        <w:pStyle w:val="Ttulo4"/>
        <w:numPr>
          <w:ilvl w:val="3"/>
          <w:numId w:val="18"/>
        </w:numPr>
        <w:ind w:left="1713" w:hanging="862"/>
      </w:pPr>
      <w:r>
        <w:t>Quais técnicas foram usadas?</w:t>
      </w:r>
    </w:p>
    <w:p w14:paraId="648EDE5A" w14:textId="010D9B1C" w:rsidR="0053040E" w:rsidRDefault="00B87B98" w:rsidP="0053040E">
      <w:r>
        <w:tab/>
      </w:r>
      <w:r w:rsidR="0053040E">
        <w:t>Nessa seção será apresentado o conteúdo divido nas 3 questões</w:t>
      </w:r>
      <w:r w:rsidR="003C3087">
        <w:t xml:space="preserve"> que o artigo revisado busca resolver</w:t>
      </w:r>
      <w:r w:rsidR="0053040E">
        <w:t>.</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proofErr w:type="spellStart"/>
      <w:r w:rsidR="0072555C" w:rsidRPr="00E40D0B">
        <w:rPr>
          <w:i/>
          <w:iCs w:val="0"/>
        </w:rPr>
        <w:t>auto-tagging</w:t>
      </w:r>
      <w:proofErr w:type="spellEnd"/>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proofErr w:type="spellStart"/>
      <w:r w:rsidR="00BC6601" w:rsidRPr="00BC6601">
        <w:rPr>
          <w:i/>
          <w:iCs w:val="0"/>
        </w:rPr>
        <w:t>tags</w:t>
      </w:r>
      <w:proofErr w:type="spellEnd"/>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5F17F6">
        <w:rPr>
          <w:i/>
          <w:iCs w:val="0"/>
        </w:rPr>
        <w:t xml:space="preserve">radial </w:t>
      </w:r>
      <w:proofErr w:type="spellStart"/>
      <w:r w:rsidR="00EF61EA" w:rsidRPr="005F17F6">
        <w:rPr>
          <w:i/>
          <w:iCs w:val="0"/>
        </w:rPr>
        <w:t>basis</w:t>
      </w:r>
      <w:proofErr w:type="spellEnd"/>
      <w:r w:rsidR="00EF61EA" w:rsidRPr="005F17F6">
        <w:rPr>
          <w:i/>
          <w:iCs w:val="0"/>
        </w:rPr>
        <w:t xml:space="preserve"> </w:t>
      </w:r>
      <w:proofErr w:type="spellStart"/>
      <w:r w:rsidR="00EF61EA" w:rsidRPr="005F17F6">
        <w:rPr>
          <w:i/>
          <w:iCs w:val="0"/>
        </w:rPr>
        <w:t>function</w:t>
      </w:r>
      <w:proofErr w:type="spellEnd"/>
      <w:r w:rsidR="00EF61EA">
        <w:t xml:space="preserve"> (RBF) e </w:t>
      </w:r>
      <w:proofErr w:type="spellStart"/>
      <w:r w:rsidR="00EF61EA" w:rsidRPr="005F17F6">
        <w:rPr>
          <w:i/>
          <w:iCs w:val="0"/>
        </w:rPr>
        <w:t>support</w:t>
      </w:r>
      <w:proofErr w:type="spellEnd"/>
      <w:r w:rsidR="00EF61EA" w:rsidRPr="005F17F6">
        <w:rPr>
          <w:i/>
          <w:iCs w:val="0"/>
        </w:rPr>
        <w:t xml:space="preserve"> vector </w:t>
      </w:r>
      <w:proofErr w:type="spellStart"/>
      <w:r w:rsidR="00EF61EA" w:rsidRPr="005F17F6">
        <w:rPr>
          <w:i/>
          <w:iCs w:val="0"/>
        </w:rPr>
        <w:t>machine</w:t>
      </w:r>
      <w:proofErr w:type="spellEnd"/>
      <w:r w:rsidR="00EF61EA">
        <w:t xml:space="preserve"> (SVM).</w:t>
      </w:r>
      <w:r w:rsidR="005C5699">
        <w:t xml:space="preserve"> Dado os problemas com dados negativos nas classificações binarias, foi utilizado a técnica </w:t>
      </w:r>
      <w:proofErr w:type="spellStart"/>
      <w:r w:rsidR="005C5699" w:rsidRPr="009E767C">
        <w:rPr>
          <w:i/>
          <w:iCs w:val="0"/>
        </w:rPr>
        <w:t>EasyEnsemble</w:t>
      </w:r>
      <w:proofErr w:type="spellEnd"/>
      <w:r w:rsidR="00832E6D">
        <w:rPr>
          <w:i/>
          <w:iCs w:val="0"/>
        </w:rPr>
        <w:t xml:space="preserve"> </w:t>
      </w:r>
      <w:r w:rsidR="00832E6D">
        <w:t xml:space="preserve">(mais especificamente </w:t>
      </w:r>
      <w:r w:rsidR="00A543CA">
        <w:t>a</w:t>
      </w:r>
      <w:r w:rsidR="00832E6D">
        <w:t xml:space="preserve"> </w:t>
      </w:r>
      <w:r w:rsidR="00832E6D" w:rsidRPr="00832E6D">
        <w:rPr>
          <w:i/>
          <w:iCs w:val="0"/>
        </w:rPr>
        <w:t xml:space="preserve">Beta </w:t>
      </w:r>
      <w:proofErr w:type="spellStart"/>
      <w:r w:rsidR="00832E6D" w:rsidRPr="00832E6D">
        <w:rPr>
          <w:i/>
          <w:iCs w:val="0"/>
        </w:rPr>
        <w:t>weights</w:t>
      </w:r>
      <w:proofErr w:type="spellEnd"/>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proofErr w:type="spellStart"/>
      <w:r w:rsidR="000B43F3" w:rsidRPr="003F7E72">
        <w:rPr>
          <w:i/>
          <w:iCs w:val="0"/>
        </w:rPr>
        <w:t>tags</w:t>
      </w:r>
      <w:proofErr w:type="spellEnd"/>
      <w:r w:rsidR="000B43F3">
        <w:t xml:space="preserve"> criadas, foi utilizado o </w:t>
      </w:r>
      <w:proofErr w:type="spellStart"/>
      <w:r w:rsidR="000B43F3" w:rsidRPr="000B43F3">
        <w:rPr>
          <w:i/>
          <w:iCs w:val="0"/>
        </w:rPr>
        <w:t>operating</w:t>
      </w:r>
      <w:proofErr w:type="spellEnd"/>
      <w:r w:rsidR="000B43F3" w:rsidRPr="000B43F3">
        <w:rPr>
          <w:i/>
          <w:iCs w:val="0"/>
        </w:rPr>
        <w:t xml:space="preserve"> </w:t>
      </w:r>
      <w:proofErr w:type="spellStart"/>
      <w:r w:rsidR="000B43F3" w:rsidRPr="000B43F3">
        <w:rPr>
          <w:i/>
          <w:iCs w:val="0"/>
        </w:rPr>
        <w:t>characteristic</w:t>
      </w:r>
      <w:proofErr w:type="spellEnd"/>
      <w:r w:rsidR="000B43F3" w:rsidRPr="000B43F3">
        <w:rPr>
          <w:i/>
          <w:iCs w:val="0"/>
        </w:rPr>
        <w:t xml:space="preserve"> curve</w:t>
      </w:r>
      <w:r w:rsidR="000B43F3" w:rsidRPr="000B43F3">
        <w:t xml:space="preserve"> (AUC)</w:t>
      </w:r>
      <w:r w:rsidR="002F4BBE">
        <w:t xml:space="preserve"> mais especificamente o </w:t>
      </w:r>
      <w:proofErr w:type="spellStart"/>
      <w:r w:rsidR="002F4BBE" w:rsidRPr="002F4BBE">
        <w:rPr>
          <w:i/>
          <w:iCs w:val="0"/>
        </w:rPr>
        <w:t>Pearson’s</w:t>
      </w:r>
      <w:proofErr w:type="spellEnd"/>
      <w:r w:rsidR="002F4BBE" w:rsidRPr="002F4BBE">
        <w:rPr>
          <w:i/>
          <w:iCs w:val="0"/>
        </w:rPr>
        <w:t xml:space="preserve"> linear </w:t>
      </w:r>
      <w:proofErr w:type="spellStart"/>
      <w:r w:rsidR="002F4BBE" w:rsidRPr="002F4BBE">
        <w:rPr>
          <w:i/>
          <w:iCs w:val="0"/>
        </w:rPr>
        <w:t>correlation</w:t>
      </w:r>
      <w:proofErr w:type="spellEnd"/>
      <w:r w:rsidR="002F4BBE" w:rsidRPr="002F4BBE">
        <w:rPr>
          <w:i/>
          <w:iCs w:val="0"/>
        </w:rPr>
        <w:t xml:space="preserve"> </w:t>
      </w:r>
      <w:proofErr w:type="spellStart"/>
      <w:r w:rsidR="002F4BBE" w:rsidRPr="002F4BBE">
        <w:rPr>
          <w:i/>
          <w:iCs w:val="0"/>
        </w:rPr>
        <w:t>coefficien</w:t>
      </w:r>
      <w:r w:rsidR="002F4BBE" w:rsidRPr="002F4BBE">
        <w:rPr>
          <w:i/>
          <w:iCs w:val="0"/>
        </w:rPr>
        <w:t>t</w:t>
      </w:r>
      <w:proofErr w:type="spellEnd"/>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proofErr w:type="spellStart"/>
      <w:r w:rsidR="00734AF0" w:rsidRPr="00734AF0">
        <w:rPr>
          <w:i/>
          <w:iCs w:val="0"/>
        </w:rPr>
        <w:t>Affective</w:t>
      </w:r>
      <w:proofErr w:type="spellEnd"/>
      <w:r w:rsidR="00734AF0" w:rsidRPr="00734AF0">
        <w:rPr>
          <w:i/>
          <w:iCs w:val="0"/>
        </w:rPr>
        <w:t xml:space="preserve"> Norm for </w:t>
      </w:r>
      <w:proofErr w:type="spellStart"/>
      <w:r w:rsidR="00734AF0" w:rsidRPr="00734AF0">
        <w:rPr>
          <w:i/>
          <w:iCs w:val="0"/>
        </w:rPr>
        <w:t>English</w:t>
      </w:r>
      <w:proofErr w:type="spellEnd"/>
      <w:r w:rsidR="00734AF0" w:rsidRPr="00734AF0">
        <w:rPr>
          <w:i/>
          <w:iCs w:val="0"/>
        </w:rPr>
        <w:t xml:space="preserve"> </w:t>
      </w:r>
      <w:proofErr w:type="spellStart"/>
      <w:r w:rsidR="00734AF0" w:rsidRPr="00734AF0">
        <w:rPr>
          <w:i/>
          <w:iCs w:val="0"/>
        </w:rPr>
        <w:t>Words</w:t>
      </w:r>
      <w:proofErr w:type="spellEnd"/>
      <w:r w:rsidR="00734AF0" w:rsidRPr="00734AF0">
        <w:t xml:space="preserve"> (ANEW)</w:t>
      </w:r>
      <w:r w:rsidR="00734AF0">
        <w:t>.</w:t>
      </w:r>
      <w:r w:rsidR="009D2981">
        <w:t xml:space="preserve"> E no fim, para </w:t>
      </w:r>
      <w:r w:rsidR="00B436A0">
        <w:t>computar a associação entre a</w:t>
      </w:r>
      <w:r w:rsidR="00B436A0">
        <w:t>s</w:t>
      </w:r>
      <w:r w:rsidR="00B436A0">
        <w:t xml:space="preserve"> </w:t>
      </w:r>
      <w:r w:rsidR="00B436A0">
        <w:t>músicas</w:t>
      </w:r>
      <w:r w:rsidR="00B436A0">
        <w:t xml:space="preserve"> e a</w:t>
      </w:r>
      <w:r w:rsidR="00B436A0">
        <w:t>s</w:t>
      </w:r>
      <w:r w:rsidR="00B436A0">
        <w:t xml:space="preserve"> emoç</w:t>
      </w:r>
      <w:r w:rsidR="00B436A0">
        <w:t>ões</w:t>
      </w:r>
      <w:r w:rsidR="009D2981">
        <w:t xml:space="preserve">, foi feito </w:t>
      </w:r>
      <w:r w:rsidR="009D2981" w:rsidRPr="009D2981">
        <w:t>uso do GPR (</w:t>
      </w:r>
      <w:proofErr w:type="spellStart"/>
      <w:r w:rsidR="009D2981" w:rsidRPr="000A5B1B">
        <w:rPr>
          <w:i/>
          <w:iCs w:val="0"/>
        </w:rPr>
        <w:t>Gaussian</w:t>
      </w:r>
      <w:proofErr w:type="spellEnd"/>
      <w:r w:rsidR="009D2981" w:rsidRPr="000A5B1B">
        <w:rPr>
          <w:i/>
          <w:iCs w:val="0"/>
        </w:rPr>
        <w:t xml:space="preserve"> </w:t>
      </w:r>
      <w:proofErr w:type="spellStart"/>
      <w:r w:rsidR="009D2981" w:rsidRPr="000A5B1B">
        <w:rPr>
          <w:i/>
          <w:iCs w:val="0"/>
        </w:rPr>
        <w:t>process</w:t>
      </w:r>
      <w:proofErr w:type="spellEnd"/>
      <w:r w:rsidR="009D2981" w:rsidRPr="000A5B1B">
        <w:rPr>
          <w:i/>
          <w:iCs w:val="0"/>
        </w:rPr>
        <w:t xml:space="preserve"> </w:t>
      </w:r>
      <w:proofErr w:type="spellStart"/>
      <w:r w:rsidR="009D2981" w:rsidRPr="000A5B1B">
        <w:rPr>
          <w:i/>
          <w:iCs w:val="0"/>
        </w:rPr>
        <w:t>regression</w:t>
      </w:r>
      <w:proofErr w:type="spellEnd"/>
      <w:r w:rsidR="009D2981" w:rsidRPr="009D2981">
        <w:t>)</w:t>
      </w:r>
      <w:r w:rsidR="00266E2E">
        <w:t xml:space="preserve">, mais especificamente o método </w:t>
      </w:r>
      <w:proofErr w:type="spellStart"/>
      <w:r w:rsidR="00266E2E" w:rsidRPr="00266E2E">
        <w:rPr>
          <w:i/>
          <w:iCs w:val="0"/>
        </w:rPr>
        <w:t>isotropic</w:t>
      </w:r>
      <w:proofErr w:type="spellEnd"/>
      <w:r w:rsidR="00266E2E" w:rsidRPr="00266E2E">
        <w:rPr>
          <w:i/>
          <w:iCs w:val="0"/>
        </w:rPr>
        <w:t xml:space="preserve"> </w:t>
      </w:r>
      <w:proofErr w:type="spellStart"/>
      <w:r w:rsidR="00266E2E" w:rsidRPr="00266E2E">
        <w:rPr>
          <w:i/>
          <w:iCs w:val="0"/>
        </w:rPr>
        <w:t>rational</w:t>
      </w:r>
      <w:proofErr w:type="spellEnd"/>
      <w:r w:rsidR="00266E2E" w:rsidRPr="00266E2E">
        <w:rPr>
          <w:i/>
          <w:iCs w:val="0"/>
        </w:rPr>
        <w:t xml:space="preserve"> </w:t>
      </w:r>
      <w:proofErr w:type="spellStart"/>
      <w:r w:rsidR="00266E2E" w:rsidRPr="00266E2E">
        <w:rPr>
          <w:i/>
          <w:iCs w:val="0"/>
        </w:rPr>
        <w:t>quadratic</w:t>
      </w:r>
      <w:proofErr w:type="spellEnd"/>
      <w:r w:rsidR="00266E2E" w:rsidRPr="00266E2E">
        <w:rPr>
          <w:i/>
          <w:iCs w:val="0"/>
        </w:rPr>
        <w:t xml:space="preserve"> </w:t>
      </w:r>
      <w:proofErr w:type="spellStart"/>
      <w:r w:rsidR="00266E2E" w:rsidRPr="00266E2E">
        <w:rPr>
          <w:i/>
          <w:iCs w:val="0"/>
        </w:rPr>
        <w:t>covariance</w:t>
      </w:r>
      <w:proofErr w:type="spellEnd"/>
      <w:r w:rsidR="00266E2E" w:rsidRPr="00266E2E">
        <w:rPr>
          <w:i/>
          <w:iCs w:val="0"/>
        </w:rPr>
        <w:t xml:space="preserve"> kernel</w:t>
      </w:r>
      <w:r w:rsidR="00266E2E" w:rsidRPr="00266E2E">
        <w:t xml:space="preserve"> </w:t>
      </w:r>
      <w:r w:rsidR="00266E2E">
        <w:t>implementado pel</w:t>
      </w:r>
      <w:r w:rsidR="009D42A5">
        <w:t xml:space="preserve">o </w:t>
      </w:r>
      <w:r w:rsidR="009D42A5" w:rsidRPr="009D42A5">
        <w:rPr>
          <w:i/>
          <w:iCs w:val="0"/>
        </w:rPr>
        <w:t>toolkit</w:t>
      </w:r>
      <w:r w:rsidR="009D42A5">
        <w:t xml:space="preserve"> </w:t>
      </w:r>
      <w:proofErr w:type="spellStart"/>
      <w:r w:rsidR="00266E2E" w:rsidRPr="00266E2E">
        <w:rPr>
          <w:i/>
          <w:iCs w:val="0"/>
        </w:rPr>
        <w:t>Gaussian</w:t>
      </w:r>
      <w:proofErr w:type="spellEnd"/>
      <w:r w:rsidR="00266E2E" w:rsidRPr="00266E2E">
        <w:rPr>
          <w:i/>
          <w:iCs w:val="0"/>
        </w:rPr>
        <w:t xml:space="preserve"> </w:t>
      </w:r>
      <w:proofErr w:type="spellStart"/>
      <w:r w:rsidR="00266E2E" w:rsidRPr="00266E2E">
        <w:rPr>
          <w:i/>
          <w:iCs w:val="0"/>
        </w:rPr>
        <w:t>process</w:t>
      </w:r>
      <w:proofErr w:type="spellEnd"/>
      <w:r w:rsidR="00266E2E" w:rsidRPr="00266E2E">
        <w:rPr>
          <w:i/>
          <w:iCs w:val="0"/>
        </w:rPr>
        <w:t xml:space="preserve"> for </w:t>
      </w:r>
      <w:proofErr w:type="spellStart"/>
      <w:r w:rsidR="00266E2E" w:rsidRPr="00266E2E">
        <w:rPr>
          <w:i/>
          <w:iCs w:val="0"/>
        </w:rPr>
        <w:t>machine</w:t>
      </w:r>
      <w:proofErr w:type="spellEnd"/>
      <w:r w:rsidR="00266E2E" w:rsidRPr="00266E2E">
        <w:rPr>
          <w:i/>
          <w:iCs w:val="0"/>
        </w:rPr>
        <w:t xml:space="preserve"> </w:t>
      </w:r>
      <w:proofErr w:type="spellStart"/>
      <w:r w:rsidR="00266E2E" w:rsidRPr="00266E2E">
        <w:rPr>
          <w:i/>
          <w:iCs w:val="0"/>
        </w:rPr>
        <w:t>learning</w:t>
      </w:r>
      <w:proofErr w:type="spellEnd"/>
      <w:r w:rsidR="00266E2E" w:rsidRPr="00266E2E">
        <w:t xml:space="preserve"> (GPML)</w:t>
      </w:r>
      <w:r w:rsidR="009D2981">
        <w:t>.</w:t>
      </w:r>
    </w:p>
    <w:p w14:paraId="1C7DA8D7" w14:textId="66808B35" w:rsidR="0098644C" w:rsidRDefault="0098644C" w:rsidP="0053040E">
      <w:r>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proofErr w:type="spellStart"/>
      <w:r w:rsidRPr="00563286">
        <w:rPr>
          <w:i/>
          <w:iCs w:val="0"/>
        </w:rPr>
        <w:t>MIRtoolbox</w:t>
      </w:r>
      <w:proofErr w:type="spellEnd"/>
      <w:r>
        <w:t xml:space="preserve"> e o </w:t>
      </w:r>
      <w:proofErr w:type="spellStart"/>
      <w:r w:rsidRPr="00563286">
        <w:rPr>
          <w:i/>
          <w:iCs w:val="0"/>
        </w:rPr>
        <w:t>PsySound</w:t>
      </w:r>
      <w:proofErr w:type="spellEnd"/>
      <w:r w:rsidRPr="00563286">
        <w:rPr>
          <w:i/>
          <w:iCs w:val="0"/>
        </w:rPr>
        <w:t xml:space="preserve">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3D0225">
        <w:rPr>
          <w:i/>
          <w:iCs w:val="0"/>
        </w:rPr>
        <w:t>user-</w:t>
      </w:r>
      <w:proofErr w:type="spellStart"/>
      <w:r w:rsidR="003D0225" w:rsidRPr="003D0225">
        <w:rPr>
          <w:i/>
          <w:iCs w:val="0"/>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55A6A5F" w:rsidR="00F3696A" w:rsidRDefault="00F3696A" w:rsidP="009A79F4">
      <w:r>
        <w:tab/>
      </w:r>
      <w:r w:rsidR="0037792A">
        <w:t>A partir do aplicativo desenvolvido, foi possível obter os dados dos sensores,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7A9B51D3" w:rsidR="006E7D8D" w:rsidRDefault="006E7D8D" w:rsidP="006E7D8D">
      <w:pPr>
        <w:pStyle w:val="Ttulo5"/>
      </w:pPr>
      <w:r w:rsidRPr="003534C8">
        <w:t>Como fatores pessoais, como dados demográficos, histórico musical, preferência musical de longo prazo e traços de personalidade, se correlacionam com a previsibilidade do uso de músicas e da atividade do usuário para diferentes usuários</w:t>
      </w:r>
      <w:r>
        <w:t>?</w:t>
      </w:r>
    </w:p>
    <w:p w14:paraId="339EF4C7" w14:textId="77777777" w:rsidR="006E7D8D" w:rsidRPr="006E7D8D" w:rsidRDefault="006E7D8D" w:rsidP="006E7D8D"/>
    <w:p w14:paraId="5CF96AA3" w14:textId="57F4FF4E" w:rsidR="00B87B98" w:rsidRDefault="00B87B98" w:rsidP="0053040E">
      <w:pPr>
        <w:pStyle w:val="PargrafodaLista"/>
        <w:numPr>
          <w:ilvl w:val="0"/>
          <w:numId w:val="38"/>
        </w:numPr>
      </w:pPr>
      <w:r>
        <w:t>Foi utilizada da recomendação colaborativa?</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lastRenderedPageBreak/>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lastRenderedPageBreak/>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878A79" w14:textId="77777777" w:rsidR="007216F6" w:rsidRDefault="007216F6" w:rsidP="0080100E">
      <w:r>
        <w:separator/>
      </w:r>
    </w:p>
    <w:p w14:paraId="53D8425C" w14:textId="77777777" w:rsidR="007216F6" w:rsidRDefault="007216F6" w:rsidP="0080100E"/>
    <w:p w14:paraId="2A76ADBF" w14:textId="77777777" w:rsidR="007216F6" w:rsidRDefault="007216F6" w:rsidP="0080100E"/>
    <w:p w14:paraId="25F44890" w14:textId="77777777" w:rsidR="007216F6" w:rsidRDefault="007216F6" w:rsidP="0080100E"/>
    <w:p w14:paraId="27907D6D" w14:textId="77777777" w:rsidR="007216F6" w:rsidRDefault="007216F6" w:rsidP="0080100E"/>
    <w:p w14:paraId="6D289284" w14:textId="77777777" w:rsidR="007216F6" w:rsidRDefault="007216F6" w:rsidP="0080100E"/>
    <w:p w14:paraId="4889BC93" w14:textId="77777777" w:rsidR="007216F6" w:rsidRDefault="007216F6" w:rsidP="0080100E"/>
    <w:p w14:paraId="67143F86" w14:textId="77777777" w:rsidR="007216F6" w:rsidRDefault="007216F6" w:rsidP="0080100E"/>
    <w:p w14:paraId="0ED5D5A5" w14:textId="77777777" w:rsidR="007216F6" w:rsidRDefault="007216F6" w:rsidP="0080100E"/>
    <w:p w14:paraId="3C71C5E0" w14:textId="77777777" w:rsidR="007216F6" w:rsidRDefault="007216F6" w:rsidP="0080100E"/>
    <w:p w14:paraId="73C0FF49" w14:textId="77777777" w:rsidR="007216F6" w:rsidRDefault="007216F6" w:rsidP="0080100E"/>
    <w:p w14:paraId="4E0E7659" w14:textId="77777777" w:rsidR="007216F6" w:rsidRDefault="007216F6" w:rsidP="0080100E"/>
    <w:p w14:paraId="1BDF24A7" w14:textId="77777777" w:rsidR="007216F6" w:rsidRDefault="007216F6" w:rsidP="0080100E"/>
    <w:p w14:paraId="5A8DD8DB" w14:textId="77777777" w:rsidR="007216F6" w:rsidRDefault="007216F6" w:rsidP="0080100E"/>
    <w:p w14:paraId="0EC5409F" w14:textId="77777777" w:rsidR="007216F6" w:rsidRDefault="007216F6"/>
    <w:p w14:paraId="404CDF4A" w14:textId="77777777" w:rsidR="007216F6" w:rsidRDefault="007216F6" w:rsidP="009F310A"/>
    <w:p w14:paraId="601EF751" w14:textId="77777777" w:rsidR="007216F6" w:rsidRDefault="007216F6" w:rsidP="00152AD4"/>
  </w:endnote>
  <w:endnote w:type="continuationSeparator" w:id="0">
    <w:p w14:paraId="494C58E1" w14:textId="77777777" w:rsidR="007216F6" w:rsidRDefault="007216F6" w:rsidP="0080100E">
      <w:r>
        <w:continuationSeparator/>
      </w:r>
    </w:p>
    <w:p w14:paraId="10FA8FF3" w14:textId="77777777" w:rsidR="007216F6" w:rsidRDefault="007216F6" w:rsidP="0080100E"/>
    <w:p w14:paraId="77711971" w14:textId="77777777" w:rsidR="007216F6" w:rsidRDefault="007216F6" w:rsidP="0080100E"/>
    <w:p w14:paraId="48E9FEC8" w14:textId="77777777" w:rsidR="007216F6" w:rsidRDefault="007216F6" w:rsidP="0080100E"/>
    <w:p w14:paraId="53E02CE0" w14:textId="77777777" w:rsidR="007216F6" w:rsidRDefault="007216F6" w:rsidP="0080100E"/>
    <w:p w14:paraId="5A266EA1" w14:textId="77777777" w:rsidR="007216F6" w:rsidRDefault="007216F6" w:rsidP="0080100E"/>
    <w:p w14:paraId="0F6F0DDA" w14:textId="77777777" w:rsidR="007216F6" w:rsidRDefault="007216F6" w:rsidP="0080100E"/>
    <w:p w14:paraId="3273253C" w14:textId="77777777" w:rsidR="007216F6" w:rsidRDefault="007216F6" w:rsidP="0080100E"/>
    <w:p w14:paraId="06683BC1" w14:textId="77777777" w:rsidR="007216F6" w:rsidRDefault="007216F6" w:rsidP="0080100E"/>
    <w:p w14:paraId="67C8FD21" w14:textId="77777777" w:rsidR="007216F6" w:rsidRDefault="007216F6" w:rsidP="0080100E"/>
    <w:p w14:paraId="24A3C6AA" w14:textId="77777777" w:rsidR="007216F6" w:rsidRDefault="007216F6" w:rsidP="0080100E"/>
    <w:p w14:paraId="3A091BE9" w14:textId="77777777" w:rsidR="007216F6" w:rsidRDefault="007216F6" w:rsidP="0080100E"/>
    <w:p w14:paraId="0A807D4F" w14:textId="77777777" w:rsidR="007216F6" w:rsidRDefault="007216F6" w:rsidP="0080100E"/>
    <w:p w14:paraId="7E53F3FF" w14:textId="77777777" w:rsidR="007216F6" w:rsidRDefault="007216F6" w:rsidP="0080100E"/>
    <w:p w14:paraId="75C47598" w14:textId="77777777" w:rsidR="007216F6" w:rsidRDefault="007216F6"/>
    <w:p w14:paraId="0CE04115" w14:textId="77777777" w:rsidR="007216F6" w:rsidRDefault="007216F6" w:rsidP="009F310A"/>
    <w:p w14:paraId="122D75A8" w14:textId="77777777" w:rsidR="007216F6" w:rsidRDefault="007216F6"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9191C" w14:textId="77777777" w:rsidR="007216F6" w:rsidRDefault="007216F6" w:rsidP="0080100E">
      <w:r>
        <w:separator/>
      </w:r>
    </w:p>
    <w:p w14:paraId="2A34FE65" w14:textId="77777777" w:rsidR="007216F6" w:rsidRDefault="007216F6" w:rsidP="0080100E"/>
    <w:p w14:paraId="4E103D82" w14:textId="77777777" w:rsidR="007216F6" w:rsidRDefault="007216F6" w:rsidP="0080100E"/>
    <w:p w14:paraId="601495BE" w14:textId="77777777" w:rsidR="007216F6" w:rsidRDefault="007216F6" w:rsidP="0080100E"/>
    <w:p w14:paraId="10C17AFC" w14:textId="77777777" w:rsidR="007216F6" w:rsidRDefault="007216F6" w:rsidP="0080100E"/>
    <w:p w14:paraId="6997CAAB" w14:textId="77777777" w:rsidR="007216F6" w:rsidRDefault="007216F6"/>
    <w:p w14:paraId="7F46FA01" w14:textId="77777777" w:rsidR="007216F6" w:rsidRDefault="007216F6" w:rsidP="009F310A"/>
    <w:p w14:paraId="60F1EA2D" w14:textId="77777777" w:rsidR="007216F6" w:rsidRDefault="007216F6" w:rsidP="00152AD4"/>
  </w:footnote>
  <w:footnote w:type="continuationSeparator" w:id="0">
    <w:p w14:paraId="2CB63896" w14:textId="77777777" w:rsidR="007216F6" w:rsidRDefault="007216F6" w:rsidP="0080100E">
      <w:r>
        <w:continuationSeparator/>
      </w:r>
    </w:p>
    <w:p w14:paraId="65A5A164" w14:textId="77777777" w:rsidR="007216F6" w:rsidRDefault="007216F6" w:rsidP="0080100E"/>
    <w:p w14:paraId="1E2D5D6F" w14:textId="77777777" w:rsidR="007216F6" w:rsidRDefault="007216F6" w:rsidP="0080100E"/>
    <w:p w14:paraId="4D663893" w14:textId="77777777" w:rsidR="007216F6" w:rsidRDefault="007216F6" w:rsidP="0080100E"/>
    <w:p w14:paraId="659543A8" w14:textId="77777777" w:rsidR="007216F6" w:rsidRDefault="007216F6" w:rsidP="0080100E"/>
    <w:p w14:paraId="2A515F38" w14:textId="77777777" w:rsidR="007216F6" w:rsidRDefault="007216F6" w:rsidP="0080100E"/>
    <w:p w14:paraId="0EBEC35C" w14:textId="77777777" w:rsidR="007216F6" w:rsidRDefault="007216F6" w:rsidP="0080100E"/>
    <w:p w14:paraId="475955FF" w14:textId="77777777" w:rsidR="007216F6" w:rsidRDefault="007216F6" w:rsidP="0080100E"/>
    <w:p w14:paraId="4944EC9B" w14:textId="77777777" w:rsidR="007216F6" w:rsidRDefault="007216F6" w:rsidP="0080100E"/>
    <w:p w14:paraId="7435CF65" w14:textId="77777777" w:rsidR="007216F6" w:rsidRDefault="007216F6" w:rsidP="0080100E"/>
    <w:p w14:paraId="4F6254C5" w14:textId="77777777" w:rsidR="007216F6" w:rsidRDefault="007216F6" w:rsidP="0080100E"/>
    <w:p w14:paraId="0A5AE5CF" w14:textId="77777777" w:rsidR="007216F6" w:rsidRDefault="007216F6" w:rsidP="0080100E"/>
    <w:p w14:paraId="5C2EDA50" w14:textId="77777777" w:rsidR="007216F6" w:rsidRDefault="007216F6" w:rsidP="0080100E"/>
    <w:p w14:paraId="0C7A1E09" w14:textId="77777777" w:rsidR="007216F6" w:rsidRDefault="007216F6" w:rsidP="0080100E"/>
    <w:p w14:paraId="43DEF31F" w14:textId="77777777" w:rsidR="007216F6" w:rsidRDefault="007216F6"/>
    <w:p w14:paraId="5B21BA69" w14:textId="77777777" w:rsidR="007216F6" w:rsidRDefault="007216F6" w:rsidP="009F310A"/>
    <w:p w14:paraId="37F9394B" w14:textId="77777777" w:rsidR="007216F6" w:rsidRDefault="007216F6"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0"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4"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1"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4"/>
  </w:num>
  <w:num w:numId="2">
    <w:abstractNumId w:val="30"/>
  </w:num>
  <w:num w:numId="3">
    <w:abstractNumId w:val="1"/>
  </w:num>
  <w:num w:numId="4">
    <w:abstractNumId w:val="23"/>
  </w:num>
  <w:num w:numId="5">
    <w:abstractNumId w:val="27"/>
  </w:num>
  <w:num w:numId="6">
    <w:abstractNumId w:val="26"/>
  </w:num>
  <w:num w:numId="7">
    <w:abstractNumId w:val="25"/>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0"/>
  </w:num>
  <w:num w:numId="12">
    <w:abstractNumId w:val="18"/>
  </w:num>
  <w:num w:numId="13">
    <w:abstractNumId w:val="28"/>
  </w:num>
  <w:num w:numId="14">
    <w:abstractNumId w:val="12"/>
  </w:num>
  <w:num w:numId="15">
    <w:abstractNumId w:val="19"/>
  </w:num>
  <w:num w:numId="16">
    <w:abstractNumId w:val="28"/>
  </w:num>
  <w:num w:numId="17">
    <w:abstractNumId w:val="28"/>
  </w:num>
  <w:num w:numId="18">
    <w:abstractNumId w:val="21"/>
  </w:num>
  <w:num w:numId="19">
    <w:abstractNumId w:val="21"/>
  </w:num>
  <w:num w:numId="20">
    <w:abstractNumId w:val="21"/>
  </w:num>
  <w:num w:numId="21">
    <w:abstractNumId w:val="21"/>
  </w:num>
  <w:num w:numId="22">
    <w:abstractNumId w:val="21"/>
  </w:num>
  <w:num w:numId="23">
    <w:abstractNumId w:val="8"/>
  </w:num>
  <w:num w:numId="24">
    <w:abstractNumId w:val="2"/>
  </w:num>
  <w:num w:numId="25">
    <w:abstractNumId w:val="10"/>
  </w:num>
  <w:num w:numId="26">
    <w:abstractNumId w:val="14"/>
  </w:num>
  <w:num w:numId="27">
    <w:abstractNumId w:val="15"/>
  </w:num>
  <w:num w:numId="28">
    <w:abstractNumId w:val="3"/>
  </w:num>
  <w:num w:numId="29">
    <w:abstractNumId w:val="21"/>
  </w:num>
  <w:num w:numId="30">
    <w:abstractNumId w:val="7"/>
  </w:num>
  <w:num w:numId="31">
    <w:abstractNumId w:val="11"/>
  </w:num>
  <w:num w:numId="32">
    <w:abstractNumId w:val="5"/>
  </w:num>
  <w:num w:numId="33">
    <w:abstractNumId w:val="22"/>
  </w:num>
  <w:num w:numId="34">
    <w:abstractNumId w:val="17"/>
  </w:num>
  <w:num w:numId="35">
    <w:abstractNumId w:val="13"/>
  </w:num>
  <w:num w:numId="36">
    <w:abstractNumId w:val="29"/>
  </w:num>
  <w:num w:numId="37">
    <w:abstractNumId w:val="16"/>
  </w:num>
  <w:num w:numId="38">
    <w:abstractNumId w:val="4"/>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6881"/>
    <w:rsid w:val="000069A5"/>
    <w:rsid w:val="00007E27"/>
    <w:rsid w:val="0001141D"/>
    <w:rsid w:val="000118EE"/>
    <w:rsid w:val="00011D1C"/>
    <w:rsid w:val="00016710"/>
    <w:rsid w:val="00025BC5"/>
    <w:rsid w:val="000304A7"/>
    <w:rsid w:val="00033685"/>
    <w:rsid w:val="00033EB9"/>
    <w:rsid w:val="000343BB"/>
    <w:rsid w:val="000355C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E08FD"/>
    <w:rsid w:val="000E1D95"/>
    <w:rsid w:val="000E38E4"/>
    <w:rsid w:val="000E7C35"/>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6476"/>
    <w:rsid w:val="0013729B"/>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B28A3"/>
    <w:rsid w:val="001B337E"/>
    <w:rsid w:val="001B3EC7"/>
    <w:rsid w:val="001C3942"/>
    <w:rsid w:val="001C3AF8"/>
    <w:rsid w:val="001C3DD0"/>
    <w:rsid w:val="001D208F"/>
    <w:rsid w:val="001D5A80"/>
    <w:rsid w:val="001E0A1A"/>
    <w:rsid w:val="001E1F73"/>
    <w:rsid w:val="001E4C5D"/>
    <w:rsid w:val="001E5816"/>
    <w:rsid w:val="001F2A84"/>
    <w:rsid w:val="001F5A21"/>
    <w:rsid w:val="0020033C"/>
    <w:rsid w:val="00201E61"/>
    <w:rsid w:val="0020708D"/>
    <w:rsid w:val="002074FA"/>
    <w:rsid w:val="00215DF2"/>
    <w:rsid w:val="00215E77"/>
    <w:rsid w:val="00222E9F"/>
    <w:rsid w:val="002246DF"/>
    <w:rsid w:val="0023127B"/>
    <w:rsid w:val="002337EE"/>
    <w:rsid w:val="0023412E"/>
    <w:rsid w:val="00237241"/>
    <w:rsid w:val="00243404"/>
    <w:rsid w:val="00244116"/>
    <w:rsid w:val="00246436"/>
    <w:rsid w:val="00251C08"/>
    <w:rsid w:val="00251E4B"/>
    <w:rsid w:val="002522D8"/>
    <w:rsid w:val="00252515"/>
    <w:rsid w:val="0025512A"/>
    <w:rsid w:val="00257F87"/>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51C2"/>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64E6"/>
    <w:rsid w:val="00360AD6"/>
    <w:rsid w:val="00362D8A"/>
    <w:rsid w:val="00363B83"/>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F25FB"/>
    <w:rsid w:val="003F2926"/>
    <w:rsid w:val="003F4DAB"/>
    <w:rsid w:val="003F7E72"/>
    <w:rsid w:val="0040163B"/>
    <w:rsid w:val="004019D4"/>
    <w:rsid w:val="004032F8"/>
    <w:rsid w:val="00403B36"/>
    <w:rsid w:val="00404658"/>
    <w:rsid w:val="00412F59"/>
    <w:rsid w:val="00413F67"/>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81D"/>
    <w:rsid w:val="00494183"/>
    <w:rsid w:val="00495C0B"/>
    <w:rsid w:val="004A03D3"/>
    <w:rsid w:val="004A0549"/>
    <w:rsid w:val="004A14AF"/>
    <w:rsid w:val="004A223B"/>
    <w:rsid w:val="004A3421"/>
    <w:rsid w:val="004A3A38"/>
    <w:rsid w:val="004A3C17"/>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6C22"/>
    <w:rsid w:val="005E7DF5"/>
    <w:rsid w:val="005F01D8"/>
    <w:rsid w:val="005F17F6"/>
    <w:rsid w:val="005F30CE"/>
    <w:rsid w:val="005F599E"/>
    <w:rsid w:val="006003B3"/>
    <w:rsid w:val="00602A14"/>
    <w:rsid w:val="00602D3F"/>
    <w:rsid w:val="00603407"/>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4FDA"/>
    <w:rsid w:val="00647119"/>
    <w:rsid w:val="0064773D"/>
    <w:rsid w:val="00650FE9"/>
    <w:rsid w:val="00651BBC"/>
    <w:rsid w:val="006576A8"/>
    <w:rsid w:val="00657E21"/>
    <w:rsid w:val="00663483"/>
    <w:rsid w:val="00665172"/>
    <w:rsid w:val="006676C9"/>
    <w:rsid w:val="00672494"/>
    <w:rsid w:val="00674014"/>
    <w:rsid w:val="006805F8"/>
    <w:rsid w:val="006830A6"/>
    <w:rsid w:val="00683408"/>
    <w:rsid w:val="00683B1D"/>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16F6"/>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75BF"/>
    <w:rsid w:val="0076041C"/>
    <w:rsid w:val="00762CF2"/>
    <w:rsid w:val="00765824"/>
    <w:rsid w:val="00766FBB"/>
    <w:rsid w:val="0077001E"/>
    <w:rsid w:val="0077029A"/>
    <w:rsid w:val="00771358"/>
    <w:rsid w:val="00772889"/>
    <w:rsid w:val="007734E7"/>
    <w:rsid w:val="00773513"/>
    <w:rsid w:val="00775D90"/>
    <w:rsid w:val="00777E32"/>
    <w:rsid w:val="007815D6"/>
    <w:rsid w:val="007818D1"/>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A2F"/>
    <w:rsid w:val="00870D6F"/>
    <w:rsid w:val="008720F9"/>
    <w:rsid w:val="008740F6"/>
    <w:rsid w:val="0087419E"/>
    <w:rsid w:val="008746C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DDB"/>
    <w:rsid w:val="009634F0"/>
    <w:rsid w:val="00963EBC"/>
    <w:rsid w:val="0097052D"/>
    <w:rsid w:val="00971385"/>
    <w:rsid w:val="009749D2"/>
    <w:rsid w:val="009751B6"/>
    <w:rsid w:val="0097624C"/>
    <w:rsid w:val="009765AA"/>
    <w:rsid w:val="00976999"/>
    <w:rsid w:val="00977D20"/>
    <w:rsid w:val="0098644C"/>
    <w:rsid w:val="00992898"/>
    <w:rsid w:val="009933CD"/>
    <w:rsid w:val="009952AB"/>
    <w:rsid w:val="00995886"/>
    <w:rsid w:val="00996911"/>
    <w:rsid w:val="009972B4"/>
    <w:rsid w:val="009A219E"/>
    <w:rsid w:val="009A3E26"/>
    <w:rsid w:val="009A79F4"/>
    <w:rsid w:val="009C0BCD"/>
    <w:rsid w:val="009C1497"/>
    <w:rsid w:val="009C3028"/>
    <w:rsid w:val="009D0E14"/>
    <w:rsid w:val="009D1033"/>
    <w:rsid w:val="009D157F"/>
    <w:rsid w:val="009D23B5"/>
    <w:rsid w:val="009D2981"/>
    <w:rsid w:val="009D3C7F"/>
    <w:rsid w:val="009D42A5"/>
    <w:rsid w:val="009E1FD9"/>
    <w:rsid w:val="009E399F"/>
    <w:rsid w:val="009E4432"/>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23BFF"/>
    <w:rsid w:val="00A256D8"/>
    <w:rsid w:val="00A3194D"/>
    <w:rsid w:val="00A3415D"/>
    <w:rsid w:val="00A34872"/>
    <w:rsid w:val="00A34E19"/>
    <w:rsid w:val="00A36DB8"/>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4EF3"/>
    <w:rsid w:val="00B4787B"/>
    <w:rsid w:val="00B50493"/>
    <w:rsid w:val="00B550D4"/>
    <w:rsid w:val="00B550F0"/>
    <w:rsid w:val="00B56E67"/>
    <w:rsid w:val="00B61099"/>
    <w:rsid w:val="00B6183F"/>
    <w:rsid w:val="00B619E5"/>
    <w:rsid w:val="00B6778E"/>
    <w:rsid w:val="00B67885"/>
    <w:rsid w:val="00B7418F"/>
    <w:rsid w:val="00B801D4"/>
    <w:rsid w:val="00B80680"/>
    <w:rsid w:val="00B80689"/>
    <w:rsid w:val="00B80B8D"/>
    <w:rsid w:val="00B825A2"/>
    <w:rsid w:val="00B87B98"/>
    <w:rsid w:val="00B92953"/>
    <w:rsid w:val="00B9416A"/>
    <w:rsid w:val="00B96B55"/>
    <w:rsid w:val="00BA1B75"/>
    <w:rsid w:val="00BA1D11"/>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A076D"/>
    <w:rsid w:val="00CA0DDE"/>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A07"/>
    <w:rsid w:val="00CD6D0B"/>
    <w:rsid w:val="00CD6D8F"/>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360A"/>
    <w:rsid w:val="00D46084"/>
    <w:rsid w:val="00D471E6"/>
    <w:rsid w:val="00D500DD"/>
    <w:rsid w:val="00D50112"/>
    <w:rsid w:val="00D504D7"/>
    <w:rsid w:val="00D55DBD"/>
    <w:rsid w:val="00D57D84"/>
    <w:rsid w:val="00D627FD"/>
    <w:rsid w:val="00D735AB"/>
    <w:rsid w:val="00D75D0F"/>
    <w:rsid w:val="00D76643"/>
    <w:rsid w:val="00D76AAD"/>
    <w:rsid w:val="00D779C5"/>
    <w:rsid w:val="00D80A53"/>
    <w:rsid w:val="00D859A3"/>
    <w:rsid w:val="00D86FFA"/>
    <w:rsid w:val="00D87F0C"/>
    <w:rsid w:val="00D90AE8"/>
    <w:rsid w:val="00D91121"/>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53D7"/>
    <w:rsid w:val="00E16FBA"/>
    <w:rsid w:val="00E233E2"/>
    <w:rsid w:val="00E30761"/>
    <w:rsid w:val="00E31CC1"/>
    <w:rsid w:val="00E324C2"/>
    <w:rsid w:val="00E32B41"/>
    <w:rsid w:val="00E35AB7"/>
    <w:rsid w:val="00E360C9"/>
    <w:rsid w:val="00E37445"/>
    <w:rsid w:val="00E377FC"/>
    <w:rsid w:val="00E4071D"/>
    <w:rsid w:val="00E40A80"/>
    <w:rsid w:val="00E40D0B"/>
    <w:rsid w:val="00E44887"/>
    <w:rsid w:val="00E45BE7"/>
    <w:rsid w:val="00E465CE"/>
    <w:rsid w:val="00E51360"/>
    <w:rsid w:val="00E525A7"/>
    <w:rsid w:val="00E54DB7"/>
    <w:rsid w:val="00E56F48"/>
    <w:rsid w:val="00E57FEE"/>
    <w:rsid w:val="00E61BDD"/>
    <w:rsid w:val="00E6295D"/>
    <w:rsid w:val="00E6306C"/>
    <w:rsid w:val="00E645BB"/>
    <w:rsid w:val="00E64938"/>
    <w:rsid w:val="00E65D40"/>
    <w:rsid w:val="00E67B4F"/>
    <w:rsid w:val="00E826C2"/>
    <w:rsid w:val="00E839E2"/>
    <w:rsid w:val="00E85C52"/>
    <w:rsid w:val="00E863CD"/>
    <w:rsid w:val="00E9095F"/>
    <w:rsid w:val="00E95675"/>
    <w:rsid w:val="00E974DB"/>
    <w:rsid w:val="00EA0353"/>
    <w:rsid w:val="00EA2B72"/>
    <w:rsid w:val="00EA567B"/>
    <w:rsid w:val="00EB08F0"/>
    <w:rsid w:val="00EB1D0E"/>
    <w:rsid w:val="00EB54BE"/>
    <w:rsid w:val="00EB6182"/>
    <w:rsid w:val="00EB7BC8"/>
    <w:rsid w:val="00EC11B4"/>
    <w:rsid w:val="00EC1AD1"/>
    <w:rsid w:val="00EC1F8D"/>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40AF8"/>
    <w:rsid w:val="00F43E36"/>
    <w:rsid w:val="00F455D4"/>
    <w:rsid w:val="00F46B98"/>
    <w:rsid w:val="00F4777A"/>
    <w:rsid w:val="00F536C5"/>
    <w:rsid w:val="00F54B79"/>
    <w:rsid w:val="00F54D7A"/>
    <w:rsid w:val="00F55808"/>
    <w:rsid w:val="00F5664D"/>
    <w:rsid w:val="00F62238"/>
    <w:rsid w:val="00F66243"/>
    <w:rsid w:val="00F66337"/>
    <w:rsid w:val="00F70A1A"/>
    <w:rsid w:val="00F74EA6"/>
    <w:rsid w:val="00F77B75"/>
    <w:rsid w:val="00F84662"/>
    <w:rsid w:val="00F84D29"/>
    <w:rsid w:val="00F96682"/>
    <w:rsid w:val="00F97DFA"/>
    <w:rsid w:val="00FA13B1"/>
    <w:rsid w:val="00FA2593"/>
    <w:rsid w:val="00FA2D85"/>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D3C7F"/>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6768A6-52B9-4D3C-8D4E-2D177B360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8</TotalTime>
  <Pages>34</Pages>
  <Words>12100</Words>
  <Characters>65340</Characters>
  <Application>Microsoft Office Word</Application>
  <DocSecurity>0</DocSecurity>
  <Lines>544</Lines>
  <Paragraphs>15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728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524</cp:revision>
  <cp:lastPrinted>2003-10-22T01:33:00Z</cp:lastPrinted>
  <dcterms:created xsi:type="dcterms:W3CDTF">2018-05-30T22:47:00Z</dcterms:created>
  <dcterms:modified xsi:type="dcterms:W3CDTF">2020-06-0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